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BCD890" w14:textId="1BC22764" w:rsidR="00FC7B57" w:rsidRPr="00B2151C" w:rsidRDefault="00B2151C" w:rsidP="00B2151C">
      <w:pPr>
        <w:jc w:val="center"/>
        <w:rPr>
          <w:b/>
          <w:bCs/>
        </w:rPr>
      </w:pPr>
      <w:r w:rsidRPr="00B2151C">
        <w:rPr>
          <w:b/>
          <w:bCs/>
        </w:rPr>
        <w:t>Burnout, Compassion Fatigue, and Moral Injury in Members of the Perinatal Team</w:t>
      </w:r>
    </w:p>
    <w:p w14:paraId="026DEAD8" w14:textId="362277C9" w:rsidR="00B2151C" w:rsidRPr="00B2151C" w:rsidRDefault="00B2151C" w:rsidP="00B2151C">
      <w:pPr>
        <w:jc w:val="center"/>
        <w:rPr>
          <w:b/>
          <w:bCs/>
        </w:rPr>
      </w:pPr>
      <w:r w:rsidRPr="00B2151C">
        <w:rPr>
          <w:b/>
          <w:bCs/>
        </w:rPr>
        <w:t>Kathleen Kendall-Tackett, PhD, IBCLC, FAPA</w:t>
      </w:r>
    </w:p>
    <w:p w14:paraId="635A2013" w14:textId="5C9A0A63" w:rsidR="00B2151C" w:rsidRDefault="00B2151C" w:rsidP="00B2151C">
      <w:pPr>
        <w:jc w:val="center"/>
        <w:rPr>
          <w:b/>
          <w:bCs/>
        </w:rPr>
      </w:pPr>
      <w:r w:rsidRPr="00B2151C">
        <w:rPr>
          <w:b/>
          <w:bCs/>
        </w:rPr>
        <w:t>References</w:t>
      </w:r>
    </w:p>
    <w:p w14:paraId="5E0ADD6B" w14:textId="77777777" w:rsidR="00B2151C" w:rsidRDefault="00B2151C" w:rsidP="00B2151C">
      <w:pPr>
        <w:rPr>
          <w:b/>
          <w:bCs/>
        </w:rPr>
      </w:pPr>
    </w:p>
    <w:p w14:paraId="2D07269B" w14:textId="77777777" w:rsidR="00B2151C" w:rsidRPr="00B2151C" w:rsidRDefault="00B2151C" w:rsidP="00B2151C">
      <w:pPr>
        <w:pStyle w:val="EndNoteBibliography"/>
        <w:spacing w:after="0"/>
        <w:ind w:left="720" w:hanging="72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Pr="00B2151C">
        <w:t xml:space="preserve">Beck, C. T., &amp; Gable, R. K. (2012). A mixed methods study of secondary traumatic stress in labor and delivery nurses. </w:t>
      </w:r>
      <w:r w:rsidRPr="00B2151C">
        <w:rPr>
          <w:i/>
        </w:rPr>
        <w:t>Journal of Obstetric, Gynecologic, and Neonatal Nursing, 41</w:t>
      </w:r>
      <w:r w:rsidRPr="00B2151C">
        <w:t>(6), 747-760. doi:10.1111/j.1552-6909 2012.01.386x</w:t>
      </w:r>
    </w:p>
    <w:p w14:paraId="244DA3C5" w14:textId="77777777" w:rsidR="00B2151C" w:rsidRPr="00B2151C" w:rsidRDefault="00B2151C" w:rsidP="00B2151C">
      <w:pPr>
        <w:pStyle w:val="EndNoteBibliography"/>
        <w:spacing w:after="0"/>
        <w:ind w:left="720" w:hanging="720"/>
      </w:pPr>
      <w:r w:rsidRPr="00B2151C">
        <w:t xml:space="preserve">Figley, C. (1995). Compassion fatigue as secondary traumatic stress disorder: An overview. In C. R. Figley (Ed.), </w:t>
      </w:r>
      <w:r w:rsidRPr="00B2151C">
        <w:rPr>
          <w:i/>
        </w:rPr>
        <w:t>Compassion fatigue: Coping with secondary traumatic stress disorder in those who treat the traumatized</w:t>
      </w:r>
      <w:r w:rsidRPr="00B2151C">
        <w:t xml:space="preserve"> (pp. 1-20). New York: Bruner/Mazel.</w:t>
      </w:r>
    </w:p>
    <w:p w14:paraId="28A474C8" w14:textId="4FD7C57F" w:rsidR="00B2151C" w:rsidRPr="00B2151C" w:rsidRDefault="00B2151C" w:rsidP="00B2151C">
      <w:pPr>
        <w:pStyle w:val="EndNoteBibliography"/>
        <w:spacing w:after="0"/>
        <w:ind w:left="720" w:hanging="720"/>
      </w:pPr>
      <w:r w:rsidRPr="00B2151C">
        <w:t xml:space="preserve">Figley, C. (2010). Standards of self care.   Retrieved from </w:t>
      </w:r>
      <w:hyperlink r:id="rId4" w:history="1">
        <w:r w:rsidRPr="00B2151C">
          <w:rPr>
            <w:rStyle w:val="Hyperlink"/>
          </w:rPr>
          <w:t>http://www.greencross.org/index.php?option=com_content&amp;view=article&amp;id=184&amp;Itemid=124</w:t>
        </w:r>
      </w:hyperlink>
    </w:p>
    <w:p w14:paraId="106305DD" w14:textId="77777777" w:rsidR="00B2151C" w:rsidRPr="00B2151C" w:rsidRDefault="00B2151C" w:rsidP="00B2151C">
      <w:pPr>
        <w:pStyle w:val="EndNoteBibliography"/>
        <w:spacing w:after="0"/>
        <w:ind w:left="720" w:hanging="720"/>
      </w:pPr>
      <w:r w:rsidRPr="00B2151C">
        <w:t xml:space="preserve">Held, P., Klassen, B. J., Hall, J. M., Friese, T. R., Bertsch-Gout, M. M., Zalta, A. K., &amp; Pollack, M. H. (2019). "I knew it was wrong the moment I got the order": A narrative thematic analysis of moral injury in combat veterans. </w:t>
      </w:r>
      <w:r w:rsidRPr="00B2151C">
        <w:rPr>
          <w:i/>
        </w:rPr>
        <w:t>Psychological Trauma, 11</w:t>
      </w:r>
      <w:r w:rsidRPr="00B2151C">
        <w:t xml:space="preserve">(4). </w:t>
      </w:r>
    </w:p>
    <w:p w14:paraId="7E4FE176" w14:textId="77777777" w:rsidR="00B2151C" w:rsidRPr="00B2151C" w:rsidRDefault="00B2151C" w:rsidP="00B2151C">
      <w:pPr>
        <w:pStyle w:val="EndNoteBibliography"/>
        <w:spacing w:after="0"/>
        <w:ind w:left="720" w:hanging="720"/>
      </w:pPr>
      <w:r w:rsidRPr="00B2151C">
        <w:t xml:space="preserve">Helgeson, V. S., &amp; Fritz, H. L. (1998). A theory of unmitigated communion. </w:t>
      </w:r>
      <w:r w:rsidRPr="00B2151C">
        <w:rPr>
          <w:i/>
        </w:rPr>
        <w:t>Personality &amp; Social Psychology Review, 2</w:t>
      </w:r>
      <w:r w:rsidRPr="00B2151C">
        <w:t xml:space="preserve">, 173-183. </w:t>
      </w:r>
    </w:p>
    <w:p w14:paraId="6F9DA1E4" w14:textId="77777777" w:rsidR="00B2151C" w:rsidRPr="00B2151C" w:rsidRDefault="00B2151C" w:rsidP="00B2151C">
      <w:pPr>
        <w:pStyle w:val="EndNoteBibliography"/>
        <w:spacing w:after="0"/>
        <w:ind w:left="720" w:hanging="720"/>
      </w:pPr>
      <w:r w:rsidRPr="00B2151C">
        <w:t xml:space="preserve">Pfifferling, J.-H., &amp; Gilley, K. (2000). Overcoming compassion fatigue. </w:t>
      </w:r>
      <w:r w:rsidRPr="00B2151C">
        <w:rPr>
          <w:i/>
        </w:rPr>
        <w:t>Family Practice Management, 7</w:t>
      </w:r>
      <w:r w:rsidRPr="00B2151C">
        <w:t xml:space="preserve">(4), 39-44. </w:t>
      </w:r>
    </w:p>
    <w:p w14:paraId="6206A26F" w14:textId="74CF188D" w:rsidR="00B2151C" w:rsidRPr="00B2151C" w:rsidRDefault="00B2151C" w:rsidP="00B2151C">
      <w:pPr>
        <w:pStyle w:val="EndNoteBibliography"/>
        <w:ind w:left="720" w:hanging="720"/>
      </w:pPr>
      <w:r w:rsidRPr="00B2151C">
        <w:t xml:space="preserve">Smith, M., Segal, J., &amp; Segal, R. (2013). Preventing burnout: Signs, symptoms, causes, and coping strategies. Retrieved from </w:t>
      </w:r>
      <w:hyperlink r:id="rId5" w:history="1">
        <w:r w:rsidRPr="00B2151C">
          <w:rPr>
            <w:rStyle w:val="Hyperlink"/>
          </w:rPr>
          <w:t>http://www.helpguide.org/mental/burnout_signs_symptoms.htm</w:t>
        </w:r>
      </w:hyperlink>
    </w:p>
    <w:p w14:paraId="24646931" w14:textId="1DABC739" w:rsidR="00B2151C" w:rsidRPr="00B2151C" w:rsidRDefault="00B2151C" w:rsidP="00B2151C">
      <w:pPr>
        <w:rPr>
          <w:b/>
          <w:bCs/>
        </w:rPr>
      </w:pPr>
      <w:r>
        <w:rPr>
          <w:b/>
          <w:bCs/>
        </w:rPr>
        <w:fldChar w:fldCharType="end"/>
      </w:r>
      <w:r>
        <w:rPr>
          <w:b/>
          <w:bCs/>
        </w:rPr>
        <w:fldChar w:fldCharType="begin">
          <w:fldData xml:space="preserve">PEVuZE5vdGU+PENpdGUgRXhjbHVkZUF1dGg9IjEiIEV4Y2x1ZGVZZWFyPSIxIiBIaWRkZW49IjEi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</w:fldData>
        </w:fldChar>
      </w:r>
      <w:r>
        <w:rPr>
          <w:b/>
          <w:bCs/>
        </w:rPr>
        <w:instrText xml:space="preserve"> ADDIN EN.CITE </w:instrText>
      </w:r>
      <w:r>
        <w:rPr>
          <w:b/>
          <w:bCs/>
        </w:rPr>
        <w:fldChar w:fldCharType="begin">
          <w:fldData xml:space="preserve">PEVuZE5vdGU+PENpdGUgRXhjbHVkZUF1dGg9IjEiIEV4Y2x1ZGVZZWFyPSIxIiBIaWRkZW49IjEi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</w:fldData>
        </w:fldChar>
      </w:r>
      <w:r>
        <w:rPr>
          <w:b/>
          <w:bCs/>
        </w:rPr>
        <w:instrText xml:space="preserve"> ADDIN EN.CITE.DATA </w:instrText>
      </w:r>
      <w:r>
        <w:rPr>
          <w:b/>
          <w:bCs/>
        </w:rPr>
      </w:r>
      <w:r>
        <w:rPr>
          <w:b/>
          <w:bCs/>
        </w:rPr>
        <w:fldChar w:fldCharType="end"/>
      </w:r>
      <w:r>
        <w:rPr>
          <w:b/>
          <w:bCs/>
        </w:rPr>
        <w:fldChar w:fldCharType="separate"/>
      </w:r>
      <w:r>
        <w:rPr>
          <w:b/>
          <w:bCs/>
        </w:rPr>
        <w:fldChar w:fldCharType="end"/>
      </w:r>
      <w:bookmarkStart w:id="0" w:name="_GoBack"/>
      <w:bookmarkEnd w:id="0"/>
    </w:p>
    <w:sectPr w:rsidR="00B2151C" w:rsidRPr="00B2151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QxtjQ1NrCwtLQ0tTRW0lEKTi0uzszPAykwrAUAeULat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xtfwetnszd2nesd0950ercadszsp0dxw0w&quot;&gt;chl-Saved-Saved-Saved&lt;record-ids&gt;&lt;item&gt;2099&lt;/item&gt;&lt;item&gt;2443&lt;/item&gt;&lt;item&gt;2604&lt;/item&gt;&lt;item&gt;2605&lt;/item&gt;&lt;item&gt;2606&lt;/item&gt;&lt;item&gt;2612&lt;/item&gt;&lt;item&gt;3018&lt;/item&gt;&lt;/record-ids&gt;&lt;/item&gt;&lt;/Libraries&gt;"/>
  </w:docVars>
  <w:rsids>
    <w:rsidRoot w:val="00B2151C"/>
    <w:rsid w:val="0049732A"/>
    <w:rsid w:val="005F03E0"/>
    <w:rsid w:val="007B2E20"/>
    <w:rsid w:val="00A002E7"/>
    <w:rsid w:val="00B215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D6EA22"/>
  <w15:chartTrackingRefBased/>
  <w15:docId w15:val="{2B2E054B-7274-4BA1-A465-A6DFD9B629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2151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151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2151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2151C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B2151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2151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helpguide.org/mental/burnout_signs_symptoms.htm" TargetMode="External"/><Relationship Id="rId4" Type="http://schemas.openxmlformats.org/officeDocument/2006/relationships/hyperlink" Target="http://www.greencross.org/index.php?option=com_content&amp;view=article&amp;id=184&amp;Itemid=12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252</Words>
  <Characters>1437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y Kendall-Tackett</dc:creator>
  <cp:keywords/>
  <dc:description/>
  <cp:lastModifiedBy>Kathy Kendall-Tackett</cp:lastModifiedBy>
  <cp:revision>1</cp:revision>
  <dcterms:created xsi:type="dcterms:W3CDTF">2019-08-05T00:45:00Z</dcterms:created>
  <dcterms:modified xsi:type="dcterms:W3CDTF">2019-08-05T00:54:00Z</dcterms:modified>
</cp:coreProperties>
</file>